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AB532F" w:rsidRPr="005A3FC5" w:rsidRDefault="00514DFF" w:rsidP="005A3FC5">
      <w:pPr>
        <w:pBdr>
          <w:bottom w:val="single" w:sz="4" w:space="1" w:color="auto"/>
        </w:pBdr>
        <w:spacing w:afterLines="80" w:after="192" w:line="23" w:lineRule="atLeast"/>
        <w:rPr>
          <w:b/>
          <w:sz w:val="24"/>
          <w:szCs w:val="24"/>
        </w:rPr>
      </w:pPr>
      <w:r w:rsidRPr="005A3FC5">
        <w:rPr>
          <w:b/>
          <w:sz w:val="24"/>
          <w:szCs w:val="24"/>
        </w:rPr>
        <w:t>Regression tree analysis implementation</w:t>
      </w:r>
      <w:r w:rsidR="005A3FC5" w:rsidRPr="005A3FC5">
        <w:rPr>
          <w:b/>
          <w:sz w:val="24"/>
          <w:szCs w:val="24"/>
        </w:rPr>
        <w:t xml:space="preserve"> - </w:t>
      </w:r>
      <w:r w:rsidR="005A3FC5" w:rsidRPr="005A3FC5">
        <w:rPr>
          <w:b/>
          <w:sz w:val="24"/>
          <w:szCs w:val="24"/>
        </w:rPr>
        <w:t>ADIA Studies 1&amp;3</w:t>
      </w:r>
    </w:p>
    <w:p w:rsidR="005A3FC5" w:rsidRDefault="005A3FC5" w:rsidP="005A3FC5">
      <w:pPr>
        <w:spacing w:after="80" w:line="276" w:lineRule="auto"/>
      </w:pPr>
      <w:r>
        <w:t xml:space="preserve">This </w:t>
      </w:r>
      <w:r w:rsidR="005422B0">
        <w:t xml:space="preserve">document outlines the </w:t>
      </w:r>
      <w:r>
        <w:t xml:space="preserve">code </w:t>
      </w:r>
      <w:r w:rsidR="005422B0">
        <w:t>implementing the</w:t>
      </w:r>
      <w:r>
        <w:t xml:space="preserve"> regression tree analysis for ADIA studies 1 and 3.</w:t>
      </w:r>
    </w:p>
    <w:p w:rsidR="00514DFF" w:rsidRDefault="00150F9E" w:rsidP="005422B0">
      <w:pPr>
        <w:spacing w:after="80" w:line="276" w:lineRule="auto"/>
      </w:pPr>
      <w:r w:rsidRPr="005422B0">
        <w:rPr>
          <w:noProof/>
          <w:u w:val="single"/>
        </w:rPr>
        <mc:AlternateContent>
          <mc:Choice Requires="wps">
            <w:drawing>
              <wp:anchor distT="45720" distB="45720" distL="114300" distR="114300" simplePos="0" relativeHeight="251663360" behindDoc="1" locked="0" layoutInCell="1" allowOverlap="1">
                <wp:simplePos x="0" y="0"/>
                <wp:positionH relativeFrom="column">
                  <wp:posOffset>3254375</wp:posOffset>
                </wp:positionH>
                <wp:positionV relativeFrom="paragraph">
                  <wp:posOffset>176530</wp:posOffset>
                </wp:positionV>
                <wp:extent cx="2859405" cy="4660265"/>
                <wp:effectExtent l="0" t="0" r="17145" b="26035"/>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59405" cy="4660265"/>
                        </a:xfrm>
                        <a:prstGeom prst="rect">
                          <a:avLst/>
                        </a:prstGeom>
                        <a:solidFill>
                          <a:srgbClr val="FFFFFF"/>
                        </a:solidFill>
                        <a:ln w="9525">
                          <a:solidFill>
                            <a:srgbClr val="000000"/>
                          </a:solidFill>
                          <a:miter lim="800000"/>
                          <a:headEnd/>
                          <a:tailEnd/>
                        </a:ln>
                      </wps:spPr>
                      <wps:txbx>
                        <w:txbxContent>
                          <w:p w:rsidR="00CA7B18" w:rsidRDefault="005A3FC5">
                            <w:r w:rsidRPr="005A3FC5">
                              <w:drawing>
                                <wp:inline distT="0" distB="0" distL="0" distR="0" wp14:anchorId="29C0EA61" wp14:editId="68EC6154">
                                  <wp:extent cx="2667635" cy="1500260"/>
                                  <wp:effectExtent l="0" t="0" r="0"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
                                          <a:stretch>
                                            <a:fillRect/>
                                          </a:stretch>
                                        </pic:blipFill>
                                        <pic:spPr>
                                          <a:xfrm>
                                            <a:off x="0" y="0"/>
                                            <a:ext cx="2667635" cy="1500260"/>
                                          </a:xfrm>
                                          <a:prstGeom prst="rect">
                                            <a:avLst/>
                                          </a:prstGeom>
                                        </pic:spPr>
                                      </pic:pic>
                                    </a:graphicData>
                                  </a:graphic>
                                </wp:inline>
                              </w:drawing>
                            </w:r>
                            <w:r w:rsidRPr="005A3FC5">
                              <w:t xml:space="preserve"> </w:t>
                            </w:r>
                            <w:r w:rsidRPr="005A3FC5">
                              <w:drawing>
                                <wp:inline distT="0" distB="0" distL="0" distR="0" wp14:anchorId="44059603" wp14:editId="2558B8CC">
                                  <wp:extent cx="2667635" cy="1500260"/>
                                  <wp:effectExtent l="0" t="0" r="0" b="508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2667635" cy="1500260"/>
                                          </a:xfrm>
                                          <a:prstGeom prst="rect">
                                            <a:avLst/>
                                          </a:prstGeom>
                                        </pic:spPr>
                                      </pic:pic>
                                    </a:graphicData>
                                  </a:graphic>
                                </wp:inline>
                              </w:drawing>
                            </w:r>
                            <w:r w:rsidRPr="005A3FC5">
                              <w:t xml:space="preserve"> </w:t>
                            </w:r>
                            <w:r w:rsidRPr="005A3FC5">
                              <w:drawing>
                                <wp:inline distT="0" distB="0" distL="0" distR="0" wp14:anchorId="19FE5DCE" wp14:editId="4E61583D">
                                  <wp:extent cx="2667635" cy="1500260"/>
                                  <wp:effectExtent l="0" t="0" r="0" b="508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2667635" cy="1500260"/>
                                          </a:xfrm>
                                          <a:prstGeom prst="rect">
                                            <a:avLst/>
                                          </a:prstGeom>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margin-left:256.25pt;margin-top:13.9pt;width:225.15pt;height:366.95pt;z-index:-25165312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">
                <v:textbox>
                  <w:txbxContent>
                    <w:p w:rsidR="00CA7B18" w:rsidRDefault="005A3FC5">
                      <w:r w:rsidRPr="005A3FC5">
                        <w:drawing>
                          <wp:inline distT="0" distB="0" distL="0" distR="0" wp14:anchorId="29C0EA61" wp14:editId="68EC6154">
                            <wp:extent cx="2667635" cy="1500260"/>
                            <wp:effectExtent l="0" t="0" r="0"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
                                    <a:stretch>
                                      <a:fillRect/>
                                    </a:stretch>
                                  </pic:blipFill>
                                  <pic:spPr>
                                    <a:xfrm>
                                      <a:off x="0" y="0"/>
                                      <a:ext cx="2667635" cy="1500260"/>
                                    </a:xfrm>
                                    <a:prstGeom prst="rect">
                                      <a:avLst/>
                                    </a:prstGeom>
                                  </pic:spPr>
                                </pic:pic>
                              </a:graphicData>
                            </a:graphic>
                          </wp:inline>
                        </w:drawing>
                      </w:r>
                      <w:r w:rsidRPr="005A3FC5">
                        <w:t xml:space="preserve"> </w:t>
                      </w:r>
                      <w:r w:rsidRPr="005A3FC5">
                        <w:drawing>
                          <wp:inline distT="0" distB="0" distL="0" distR="0" wp14:anchorId="44059603" wp14:editId="2558B8CC">
                            <wp:extent cx="2667635" cy="1500260"/>
                            <wp:effectExtent l="0" t="0" r="0" b="508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2667635" cy="1500260"/>
                                    </a:xfrm>
                                    <a:prstGeom prst="rect">
                                      <a:avLst/>
                                    </a:prstGeom>
                                  </pic:spPr>
                                </pic:pic>
                              </a:graphicData>
                            </a:graphic>
                          </wp:inline>
                        </w:drawing>
                      </w:r>
                      <w:r w:rsidRPr="005A3FC5">
                        <w:t xml:space="preserve"> </w:t>
                      </w:r>
                      <w:r w:rsidRPr="005A3FC5">
                        <w:drawing>
                          <wp:inline distT="0" distB="0" distL="0" distR="0" wp14:anchorId="19FE5DCE" wp14:editId="4E61583D">
                            <wp:extent cx="2667635" cy="1500260"/>
                            <wp:effectExtent l="0" t="0" r="0" b="508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2667635" cy="1500260"/>
                                    </a:xfrm>
                                    <a:prstGeom prst="rect">
                                      <a:avLst/>
                                    </a:prstGeom>
                                  </pic:spPr>
                                </pic:pic>
                              </a:graphicData>
                            </a:graphic>
                          </wp:inline>
                        </w:drawing>
                      </w:r>
                    </w:p>
                  </w:txbxContent>
                </v:textbox>
                <w10:wrap type="square"/>
              </v:shape>
            </w:pict>
          </mc:Fallback>
        </mc:AlternateContent>
      </w:r>
      <w:r w:rsidR="005422B0" w:rsidRPr="005422B0">
        <w:rPr>
          <w:u w:val="single"/>
        </w:rPr>
        <w:t>‘0.preprocess.r</w:t>
      </w:r>
      <w:r w:rsidR="005422B0">
        <w:rPr>
          <w:u w:val="single"/>
        </w:rPr>
        <w:t>’:</w:t>
      </w:r>
      <w:r w:rsidR="005422B0">
        <w:t xml:space="preserve"> </w:t>
      </w:r>
      <w:r w:rsidR="00514DFF">
        <w:t xml:space="preserve">Create </w:t>
      </w:r>
      <w:r w:rsidR="00603E07">
        <w:t xml:space="preserve">separate </w:t>
      </w:r>
      <w:r w:rsidR="00514DFF">
        <w:t xml:space="preserve">training and </w:t>
      </w:r>
      <w:r w:rsidR="00603E07">
        <w:t xml:space="preserve">estimation </w:t>
      </w:r>
      <w:r w:rsidR="00514DFF">
        <w:t xml:space="preserve">sample </w:t>
      </w:r>
    </w:p>
    <w:p w:rsidR="005A3FC5" w:rsidRDefault="005A3FC5" w:rsidP="005A3FC5">
      <w:pPr>
        <w:pStyle w:val="ListParagraph"/>
        <w:numPr>
          <w:ilvl w:val="0"/>
          <w:numId w:val="3"/>
        </w:numPr>
        <w:spacing w:after="80" w:line="276" w:lineRule="auto"/>
      </w:pPr>
      <w:r>
        <w:t>U</w:t>
      </w:r>
      <w:r w:rsidR="00514DFF">
        <w:t>se stratified random sample</w:t>
      </w:r>
      <w:r w:rsidR="005D3E5A">
        <w:t xml:space="preserve"> </w:t>
      </w:r>
      <w:r w:rsidR="00603E07">
        <w:t>(</w:t>
      </w:r>
      <w:r w:rsidR="00603E07">
        <w:t xml:space="preserve">stratified </w:t>
      </w:r>
      <w:r w:rsidR="00603E07">
        <w:t xml:space="preserve">by demographics </w:t>
      </w:r>
      <w:r w:rsidR="00603E07">
        <w:t xml:space="preserve">characteristics </w:t>
      </w:r>
      <w:r w:rsidR="00603E07">
        <w:t xml:space="preserve">and </w:t>
      </w:r>
      <w:r w:rsidR="00603E07" w:rsidRPr="005D3E5A">
        <w:t>any</w:t>
      </w:r>
      <w:r w:rsidR="00603E07">
        <w:t xml:space="preserve"> </w:t>
      </w:r>
      <w:r w:rsidR="00603E07" w:rsidRPr="005D3E5A">
        <w:t>ACE</w:t>
      </w:r>
      <w:r w:rsidR="00603E07">
        <w:t>)</w:t>
      </w:r>
    </w:p>
    <w:p w:rsidR="00514DFF" w:rsidRDefault="005422B0" w:rsidP="005422B0">
      <w:pPr>
        <w:spacing w:after="80" w:line="276" w:lineRule="auto"/>
      </w:pPr>
      <w:r w:rsidRPr="005422B0">
        <w:rPr>
          <w:u w:val="single"/>
        </w:rPr>
        <w:t>‘1.rtree.r’</w:t>
      </w:r>
      <w:r>
        <w:t xml:space="preserve">: </w:t>
      </w:r>
      <w:r w:rsidR="00514DFF">
        <w:t xml:space="preserve">Implement regression tree </w:t>
      </w:r>
      <w:r w:rsidR="00603E07">
        <w:t xml:space="preserve">using </w:t>
      </w:r>
      <w:r w:rsidR="00F72A8D">
        <w:t xml:space="preserve">training </w:t>
      </w:r>
      <w:r w:rsidR="00150F9E">
        <w:t>sample</w:t>
      </w:r>
    </w:p>
    <w:p w:rsidR="00320907" w:rsidRDefault="00320907" w:rsidP="005A3FC5">
      <w:pPr>
        <w:pStyle w:val="ListParagraph"/>
        <w:numPr>
          <w:ilvl w:val="0"/>
          <w:numId w:val="3"/>
        </w:numPr>
        <w:spacing w:after="80" w:line="276" w:lineRule="auto"/>
      </w:pPr>
      <w:r>
        <w:t>I</w:t>
      </w:r>
      <w:r w:rsidR="005422B0">
        <w:t>ncorporate</w:t>
      </w:r>
      <w:r>
        <w:t xml:space="preserve"> sampling weights</w:t>
      </w:r>
    </w:p>
    <w:p w:rsidR="00320907" w:rsidRDefault="005422B0" w:rsidP="005A3FC5">
      <w:pPr>
        <w:pStyle w:val="ListParagraph"/>
        <w:numPr>
          <w:ilvl w:val="0"/>
          <w:numId w:val="3"/>
        </w:numPr>
        <w:spacing w:after="80" w:line="276" w:lineRule="auto"/>
      </w:pPr>
      <w:r>
        <w:t>Use</w:t>
      </w:r>
      <w:r w:rsidR="00603E07">
        <w:t xml:space="preserve"> all cases</w:t>
      </w:r>
      <w:r w:rsidR="004F2C66">
        <w:t>,</w:t>
      </w:r>
      <w:r w:rsidR="00603E07">
        <w:t xml:space="preserve"> even </w:t>
      </w:r>
      <w:r w:rsidR="004F2C66">
        <w:t xml:space="preserve">if missing covariate info </w:t>
      </w:r>
      <w:r w:rsidR="00320907">
        <w:t>(surrogate)</w:t>
      </w:r>
    </w:p>
    <w:p w:rsidR="00320907" w:rsidRDefault="00603E07" w:rsidP="005A3FC5">
      <w:pPr>
        <w:pStyle w:val="ListParagraph"/>
        <w:numPr>
          <w:ilvl w:val="0"/>
          <w:numId w:val="3"/>
        </w:numPr>
        <w:spacing w:after="80" w:line="276" w:lineRule="auto"/>
      </w:pPr>
      <w:r>
        <w:t>3</w:t>
      </w:r>
      <w:r w:rsidR="00320907">
        <w:t xml:space="preserve"> </w:t>
      </w:r>
      <w:r>
        <w:t xml:space="preserve">variants </w:t>
      </w:r>
    </w:p>
    <w:p w:rsidR="00603E07" w:rsidRDefault="00603E07" w:rsidP="005422B0">
      <w:pPr>
        <w:pStyle w:val="ListParagraph"/>
        <w:numPr>
          <w:ilvl w:val="0"/>
          <w:numId w:val="5"/>
        </w:numPr>
        <w:spacing w:after="80" w:line="276" w:lineRule="auto"/>
      </w:pPr>
      <w:r>
        <w:t>Classical</w:t>
      </w:r>
      <w:r w:rsidR="004F2C66">
        <w:t xml:space="preserve"> </w:t>
      </w:r>
      <w:r w:rsidR="004F2C66" w:rsidRPr="004B03D4">
        <w:fldChar w:fldCharType="begin"/>
      </w:r>
      <w:r w:rsidR="004F2C66" w:rsidRPr="004B03D4">
        <w:instrText xml:space="preserve"> ADDIN ZOTERO_ITEM CSL_CITATION {"citationID":"naRUIZMd","properties":{"formattedCitation":"(Breiman, 1998)","plainCitation":"(Breiman, 1998)","noteIndex":0},"citationItems":[{"id":440,"uris":["http://zotero.org/users/6411923/items/ZCFICIC3"],"itemData":{"id":440,"type":"book","edition":"Repr","event-place":"Boca Raton","ISBN":"978-0-412-04841-8","language":"eng","note":"OCLC: 247053926","number-of-pages":"358","publisher":"Chapman &amp; Hall [u.a.]","publisher-place":"Boca Raton","source":"Gemeinsamer Bibliotheksverbund ISBN","title":"Classification and regression trees","editor":[{"family":"Breiman","given":"Leo"}],"issued":{"date-parts":[["1998"]]}}}],"schema":"https://github.com/citation-style-language/schema/raw/master/csl-citation.json"} </w:instrText>
      </w:r>
      <w:r w:rsidR="004F2C66" w:rsidRPr="004B03D4">
        <w:fldChar w:fldCharType="separate"/>
      </w:r>
      <w:r w:rsidR="004F2C66" w:rsidRPr="005422B0">
        <w:rPr>
          <w:rFonts w:ascii="Calibri" w:hAnsi="Calibri" w:cs="Calibri"/>
        </w:rPr>
        <w:t>(</w:t>
      </w:r>
      <w:proofErr w:type="spellStart"/>
      <w:r w:rsidR="004F2C66" w:rsidRPr="005422B0">
        <w:rPr>
          <w:rFonts w:ascii="Calibri" w:hAnsi="Calibri" w:cs="Calibri"/>
        </w:rPr>
        <w:t>Breiman</w:t>
      </w:r>
      <w:proofErr w:type="spellEnd"/>
      <w:r w:rsidR="004F2C66" w:rsidRPr="005422B0">
        <w:rPr>
          <w:rFonts w:ascii="Calibri" w:hAnsi="Calibri" w:cs="Calibri"/>
        </w:rPr>
        <w:t>, 1998)</w:t>
      </w:r>
      <w:r w:rsidR="004F2C66" w:rsidRPr="004B03D4">
        <w:fldChar w:fldCharType="end"/>
      </w:r>
      <w:r w:rsidR="00937391">
        <w:t xml:space="preserve"> </w:t>
      </w:r>
    </w:p>
    <w:p w:rsidR="00937391" w:rsidRPr="004B03D4" w:rsidRDefault="00603E07" w:rsidP="005422B0">
      <w:pPr>
        <w:spacing w:after="80" w:line="276" w:lineRule="auto"/>
        <w:ind w:left="360"/>
      </w:pPr>
      <w:r>
        <w:t>A</w:t>
      </w:r>
      <w:r w:rsidR="00514DFF" w:rsidRPr="004B03D4">
        <w:t>ll predictors</w:t>
      </w:r>
      <w:r w:rsidR="00B21286" w:rsidRPr="004B03D4">
        <w:t xml:space="preserve"> (</w:t>
      </w:r>
      <w:r w:rsidR="004F2C66">
        <w:t>either e</w:t>
      </w:r>
      <w:r>
        <w:t>xposure or background characteristics</w:t>
      </w:r>
      <w:r w:rsidR="00B21286" w:rsidRPr="004B03D4">
        <w:t>)</w:t>
      </w:r>
      <w:r w:rsidR="00514DFF" w:rsidRPr="004B03D4">
        <w:t xml:space="preserve"> </w:t>
      </w:r>
      <w:r w:rsidR="005422B0">
        <w:t xml:space="preserve">are </w:t>
      </w:r>
      <w:r w:rsidR="00937391">
        <w:t xml:space="preserve">treated </w:t>
      </w:r>
      <w:r w:rsidR="00937391" w:rsidRPr="00937391">
        <w:t>symmetrically</w:t>
      </w:r>
      <w:r>
        <w:t xml:space="preserve"> </w:t>
      </w:r>
    </w:p>
    <w:p w:rsidR="00603E07" w:rsidRDefault="00603E07" w:rsidP="005422B0">
      <w:pPr>
        <w:pStyle w:val="ListParagraph"/>
        <w:numPr>
          <w:ilvl w:val="0"/>
          <w:numId w:val="5"/>
        </w:numPr>
        <w:spacing w:after="80" w:line="276" w:lineRule="auto"/>
      </w:pPr>
      <w:r>
        <w:t>Conditional</w:t>
      </w:r>
      <w:r w:rsidR="004F2C66">
        <w:t xml:space="preserve"> </w:t>
      </w:r>
      <w:r w:rsidR="004F2C66" w:rsidRPr="004B03D4">
        <w:fldChar w:fldCharType="begin"/>
      </w:r>
      <w:r w:rsidR="004F2C66" w:rsidRPr="004B03D4">
        <w:instrText xml:space="preserve"> ADDIN ZOTERO_ITEM CSL_CITATION {"citationID":"Z5IKubyb","properties":{"formattedCitation":"(Stanfill et al., 2019)","plainCitation":"(Stanfill et al., 2019)","noteIndex":0},"citationItems":[{"id":1538,"uris":["http://zotero.org/users/6411923/items/3M43NJGT"],"itemData":{"id":1538,"type":"article-journal","abstract":"Classification is a common technique applied to ’omics data to build predictive models and identify potential markers of biomedical outcomes. Despite the prevalence of case-control studies, the number of classification methods available to analyze data generated by such studies is extremely limited. Conditional logistic regression is the most commonly used technique, but the associated modeling assumptions limit its ability to identify a large class of sufficiently complicated ’omic signatures. We propose a data preprocessing step which generalizes and makes any linear or nonlinear classification algorithm, even those typically not appropriate for matched design data, available to be used to model case-control data and identify relevant biomarkers in these study designs. We demonstrate on simulated case-control data that both the classification and variable selection accuracy of each method is improved after applying this processing step and that the proposed methods are comparable to or outperform existing variable selection methods. Finally, we demonstrate the impact of conditional classification algorithms on a large cohort study of children with islet autoimmunity.","container-title":"Biomedical Engineering and Computational Biology","DOI":"10.1177/1179597219858954","ISSN":"1179-5972, 1179-5972","journalAbbreviation":"Biomed Eng Comput Biol","language":"en","page":"117959721985895","source":"DOI.org (Crossref)","title":"Extending Classification Algorithms to Case-Control Studies","volume":"10","author":[{"family":"Stanfill","given":"Bryan"},{"family":"Reehl","given":"Sarah"},{"family":"Bramer","given":"Lisa"},{"family":"Nakayasu","given":"Ernesto S"},{"family":"Rich","given":"Stephen S"},{"family":"Metz","given":"Thomas O"},{"family":"Rewers","given":"Marian"},{"family":"Webb-Robertson","given":"Bobbie-Jo"},{"literal":"TEDDY Study Group"}],"issued":{"date-parts":[["2019",1]]}}}],"schema":"https://github.com/citation-style-language/schema/raw/master/csl-citation.json"} </w:instrText>
      </w:r>
      <w:r w:rsidR="004F2C66" w:rsidRPr="004B03D4">
        <w:fldChar w:fldCharType="separate"/>
      </w:r>
      <w:r w:rsidR="004F2C66" w:rsidRPr="005422B0">
        <w:rPr>
          <w:rFonts w:ascii="Calibri" w:hAnsi="Calibri" w:cs="Calibri"/>
        </w:rPr>
        <w:t>(</w:t>
      </w:r>
      <w:proofErr w:type="spellStart"/>
      <w:r w:rsidR="004F2C66" w:rsidRPr="005422B0">
        <w:rPr>
          <w:rFonts w:ascii="Calibri" w:hAnsi="Calibri" w:cs="Calibri"/>
        </w:rPr>
        <w:t>Stanfill</w:t>
      </w:r>
      <w:proofErr w:type="spellEnd"/>
      <w:r w:rsidR="004F2C66" w:rsidRPr="005422B0">
        <w:rPr>
          <w:rFonts w:ascii="Calibri" w:hAnsi="Calibri" w:cs="Calibri"/>
        </w:rPr>
        <w:t xml:space="preserve"> et al., 2019)</w:t>
      </w:r>
      <w:r w:rsidR="004F2C66" w:rsidRPr="004B03D4">
        <w:fldChar w:fldCharType="end"/>
      </w:r>
      <w:r w:rsidR="00937391" w:rsidRPr="00937391">
        <w:rPr>
          <w:noProof/>
        </w:rPr>
        <w:t xml:space="preserve"> </w:t>
      </w:r>
    </w:p>
    <w:p w:rsidR="00937391" w:rsidRPr="004B03D4" w:rsidRDefault="00603E07" w:rsidP="00150F9E">
      <w:pPr>
        <w:spacing w:after="80" w:line="276" w:lineRule="auto"/>
        <w:ind w:left="360"/>
      </w:pPr>
      <w:r>
        <w:t>The importance of e</w:t>
      </w:r>
      <w:r w:rsidR="00514DFF" w:rsidRPr="004B03D4">
        <w:t>xposure</w:t>
      </w:r>
      <w:r w:rsidR="004F2C66">
        <w:t xml:space="preserve"> to ACEs</w:t>
      </w:r>
      <w:r>
        <w:t xml:space="preserve"> </w:t>
      </w:r>
      <w:r w:rsidR="004F2C66">
        <w:t xml:space="preserve">and OCS </w:t>
      </w:r>
      <w:r>
        <w:t xml:space="preserve">is examined </w:t>
      </w:r>
      <w:r w:rsidR="00514DFF" w:rsidRPr="004B03D4">
        <w:t>after adjusting</w:t>
      </w:r>
      <w:r w:rsidR="005422B0">
        <w:t xml:space="preserve"> for</w:t>
      </w:r>
      <w:r w:rsidR="00514DFF" w:rsidRPr="004B03D4">
        <w:t xml:space="preserve"> </w:t>
      </w:r>
      <w:r>
        <w:t>background characteristics</w:t>
      </w:r>
      <w:r w:rsidR="005422B0">
        <w:t>.</w:t>
      </w:r>
      <w:r w:rsidR="00150F9E">
        <w:t xml:space="preserve"> </w:t>
      </w:r>
      <w:r w:rsidR="00C57A0D">
        <w:t>C</w:t>
      </w:r>
      <w:r w:rsidR="00150F9E">
        <w:t>an only handle a limited number of strata.</w:t>
      </w:r>
    </w:p>
    <w:p w:rsidR="00603E07" w:rsidRDefault="00F72A8D" w:rsidP="005422B0">
      <w:pPr>
        <w:pStyle w:val="ListParagraph"/>
        <w:numPr>
          <w:ilvl w:val="0"/>
          <w:numId w:val="5"/>
        </w:numPr>
        <w:spacing w:after="80" w:line="276" w:lineRule="auto"/>
      </w:pPr>
      <w:r w:rsidRPr="004B03D4">
        <w:t>Causal</w:t>
      </w:r>
      <w:r w:rsidR="004F2C66">
        <w:t xml:space="preserve"> </w:t>
      </w:r>
      <w:r w:rsidR="004F2C66">
        <w:fldChar w:fldCharType="begin"/>
      </w:r>
      <w:r w:rsidR="004F2C66">
        <w:instrText xml:space="preserve"> ADDIN ZOTERO_ITEM CSL_CITATION {"citationID":"KnZMnLjv","properties":{"formattedCitation":"(Athey &amp; Imbens, 2015)","plainCitation":"(Athey &amp; Imbens, 2015)","noteIndex":0},"citationItems":[{"id":1540,"uris":["http://zotero.org/users/6411923/items/EK4EVEJQ"],"itemData":{"id":1540,"type":"article-journal","abstract":"In this paper we study the problems of estimating heterogeneity in causal effects in experimental or observational studies and conducting inference about the magnitude of the differences in treatment effects across subsets of the population. In applications, our method provides a data-driven approach to determine which subpopulations have large or small treatment effects and to test hypotheses about the differences in these effects. For experiments, our method allows researchers to identify heterogeneity in treatment effects that was not specified in a pre-analysis plan, without concern about invalidating inference due to multiple testing. In most of the literature on supervised machine learning (e.g. regression trees, random forests, LASSO, etc.), the goal is to build a model of the relationship between a unit's attributes and an observed outcome. A prominent role in these methods is played by cross-validation which compares predictions to actual outcomes in test samples, in order to select the level of complexity of the model that provides the best predictive power. Our method is closely related, but it differs in that it is tailored for predicting causal effects of a treatment rather than a unit's outcome. The challenge is that the \"ground truth\" for a causal effect is not observed for any individual unit: we observe the unit with the treatment, or without the treatment, but not both at the same time. Thus, it is not obvious how to use cross-validation to determine whether a causal effect has been accurately predicted. We propose several novel cross-validation criteria for this problem and demonstrate through simulations the conditions under which they perform better than standard methods for the problem of causal effects. We then apply the method to a large-scale field experiment re-ranking results on a search engine.","DOI":"10.48550/ARXIV.1504.01132","license":"arXiv.org perpetual, non-exclusive license","note":"publisher: arXiv\nversion: 3","source":"DOI.org (Datacite)","title":"Recursive Partitioning for Heterogeneous Causal Effects","URL":"https://arxiv.org/abs/1504.01132","author":[{"family":"Athey","given":"Susan"},{"family":"Imbens","given":"Guido"}],"accessed":{"date-parts":[["2022",8,24]]},"issued":{"date-parts":[["2015"]]}}}],"schema":"https://github.com/citation-style-language/schema/raw/master/csl-citation.json"} </w:instrText>
      </w:r>
      <w:r w:rsidR="004F2C66">
        <w:fldChar w:fldCharType="separate"/>
      </w:r>
      <w:r w:rsidR="004F2C66" w:rsidRPr="005422B0">
        <w:rPr>
          <w:rFonts w:ascii="Calibri" w:hAnsi="Calibri" w:cs="Calibri"/>
        </w:rPr>
        <w:t>(</w:t>
      </w:r>
      <w:proofErr w:type="spellStart"/>
      <w:r w:rsidR="004F2C66" w:rsidRPr="005422B0">
        <w:rPr>
          <w:rFonts w:ascii="Calibri" w:hAnsi="Calibri" w:cs="Calibri"/>
        </w:rPr>
        <w:t>Athey</w:t>
      </w:r>
      <w:proofErr w:type="spellEnd"/>
      <w:r w:rsidR="004F2C66" w:rsidRPr="005422B0">
        <w:rPr>
          <w:rFonts w:ascii="Calibri" w:hAnsi="Calibri" w:cs="Calibri"/>
        </w:rPr>
        <w:t xml:space="preserve"> &amp; </w:t>
      </w:r>
      <w:proofErr w:type="spellStart"/>
      <w:r w:rsidR="004F2C66" w:rsidRPr="005422B0">
        <w:rPr>
          <w:rFonts w:ascii="Calibri" w:hAnsi="Calibri" w:cs="Calibri"/>
        </w:rPr>
        <w:t>Imbens</w:t>
      </w:r>
      <w:proofErr w:type="spellEnd"/>
      <w:r w:rsidR="004F2C66" w:rsidRPr="005422B0">
        <w:rPr>
          <w:rFonts w:ascii="Calibri" w:hAnsi="Calibri" w:cs="Calibri"/>
        </w:rPr>
        <w:t>, 2015)</w:t>
      </w:r>
      <w:r w:rsidR="004F2C66">
        <w:fldChar w:fldCharType="end"/>
      </w:r>
      <w:r w:rsidR="00937391" w:rsidRPr="00937391">
        <w:rPr>
          <w:noProof/>
        </w:rPr>
        <w:t xml:space="preserve"> </w:t>
      </w:r>
    </w:p>
    <w:p w:rsidR="005D3E5A" w:rsidRDefault="004F2C66" w:rsidP="005422B0">
      <w:pPr>
        <w:spacing w:after="80" w:line="276" w:lineRule="auto"/>
        <w:ind w:left="360"/>
      </w:pPr>
      <w:r>
        <w:t xml:space="preserve">Focuses </w:t>
      </w:r>
      <w:r w:rsidR="00603E07">
        <w:t>on how</w:t>
      </w:r>
      <w:r w:rsidR="00514DFF" w:rsidRPr="004B03D4">
        <w:t xml:space="preserve"> </w:t>
      </w:r>
      <w:r>
        <w:t xml:space="preserve">OCS and </w:t>
      </w:r>
      <w:r>
        <w:t>background characteristics</w:t>
      </w:r>
      <w:r w:rsidRPr="004B03D4">
        <w:t xml:space="preserve"> </w:t>
      </w:r>
      <w:r w:rsidR="00514DFF" w:rsidRPr="004B03D4">
        <w:t>modif</w:t>
      </w:r>
      <w:r w:rsidR="00320907" w:rsidRPr="004B03D4">
        <w:t>y</w:t>
      </w:r>
      <w:r w:rsidR="00514DFF" w:rsidRPr="004B03D4">
        <w:t xml:space="preserve"> </w:t>
      </w:r>
      <w:r>
        <w:t xml:space="preserve">the </w:t>
      </w:r>
      <w:r w:rsidR="00514DFF" w:rsidRPr="004B03D4">
        <w:t xml:space="preserve">causal relationship between </w:t>
      </w:r>
      <w:r>
        <w:t xml:space="preserve">conventional </w:t>
      </w:r>
      <w:r w:rsidR="00514DFF">
        <w:t>ACEs and outcomes</w:t>
      </w:r>
      <w:r w:rsidR="00150F9E">
        <w:t xml:space="preserve">. Start by estimating casual </w:t>
      </w:r>
      <w:r w:rsidR="00C57A0D">
        <w:t xml:space="preserve">effect of </w:t>
      </w:r>
      <w:r w:rsidR="00C57A0D">
        <w:t xml:space="preserve">conventional ACEs </w:t>
      </w:r>
      <w:r w:rsidR="00150F9E">
        <w:t>adjusting for observed confounding.</w:t>
      </w:r>
      <w:bookmarkStart w:id="0" w:name="_GoBack"/>
      <w:bookmarkEnd w:id="0"/>
    </w:p>
    <w:p w:rsidR="00514DFF" w:rsidRDefault="005422B0" w:rsidP="005422B0">
      <w:pPr>
        <w:spacing w:after="80" w:line="276" w:lineRule="auto"/>
      </w:pPr>
      <w:r w:rsidRPr="005422B0">
        <w:rPr>
          <w:u w:val="single"/>
        </w:rPr>
        <w:t>‘2.inference.r’</w:t>
      </w:r>
      <w:r>
        <w:t xml:space="preserve">: </w:t>
      </w:r>
      <w:r w:rsidR="00F72A8D">
        <w:t>Obtain i</w:t>
      </w:r>
      <w:r w:rsidR="00514DFF">
        <w:t xml:space="preserve">nference using the </w:t>
      </w:r>
      <w:r w:rsidR="00603E07">
        <w:t>estimation sa</w:t>
      </w:r>
      <w:r w:rsidR="00514DFF">
        <w:t>mple</w:t>
      </w:r>
    </w:p>
    <w:p w:rsidR="00514DFF" w:rsidRDefault="005D3E5A" w:rsidP="005A3FC5">
      <w:pPr>
        <w:pStyle w:val="ListParagraph"/>
        <w:numPr>
          <w:ilvl w:val="0"/>
          <w:numId w:val="3"/>
        </w:numPr>
        <w:spacing w:after="80" w:line="276" w:lineRule="auto"/>
      </w:pPr>
      <w:r>
        <w:t>Us</w:t>
      </w:r>
      <w:r w:rsidR="005422B0">
        <w:t>e</w:t>
      </w:r>
      <w:r w:rsidR="00603E07">
        <w:t xml:space="preserve"> </w:t>
      </w:r>
      <w:proofErr w:type="spellStart"/>
      <w:r w:rsidRPr="005D3E5A">
        <w:t>svyglm</w:t>
      </w:r>
      <w:proofErr w:type="spellEnd"/>
      <w:r>
        <w:t xml:space="preserve"> to incorporate sampling d</w:t>
      </w:r>
      <w:r w:rsidR="005422B0">
        <w:t>e</w:t>
      </w:r>
      <w:r>
        <w:t>sign</w:t>
      </w:r>
      <w:r w:rsidR="00B21286">
        <w:t xml:space="preserve"> </w:t>
      </w:r>
      <w:r w:rsidR="00B21286">
        <w:fldChar w:fldCharType="begin"/>
      </w:r>
      <w:r w:rsidR="00B21286">
        <w:instrText xml:space="preserve"> ADDIN ZOTERO_ITEM CSL_CITATION {"citationID":"V0zWy0SV","properties":{"formattedCitation":"(Lumley, 2004)","plainCitation":"(Lumley, 2004)","noteIndex":0},"citationItems":[{"id":1544,"uris":["http://zotero.org/users/6411923/items/LEGSCW88"],"itemData":{"id":1544,"type":"article-journal","container-title":"Journal of Statistical Software","DOI":"10.18637/jss.v009.i08","ISSN":"1548-7660","issue":"8","journalAbbreviation":"J. Stat. Soft.","language":"en","source":"DOI.org (Crossref)","title":"Analysis of Complex Survey Samples","URL":"http://www.jstatsoft.org/v09/i08/","volume":"9","author":[{"family":"Lumley","given":"Thomas"}],"accessed":{"date-parts":[["2022",8,24]]},"issued":{"date-parts":[["2004"]]}}}],"schema":"https://github.com/citation-style-language/schema/raw/master/csl-citation.json"} </w:instrText>
      </w:r>
      <w:r w:rsidR="00B21286">
        <w:fldChar w:fldCharType="separate"/>
      </w:r>
      <w:r w:rsidR="00B21286" w:rsidRPr="00B21286">
        <w:rPr>
          <w:rFonts w:ascii="Calibri" w:hAnsi="Calibri" w:cs="Calibri"/>
        </w:rPr>
        <w:t>(Lumley, 2004)</w:t>
      </w:r>
      <w:r w:rsidR="00B21286">
        <w:fldChar w:fldCharType="end"/>
      </w:r>
    </w:p>
    <w:p w:rsidR="00320907" w:rsidRPr="0055714C" w:rsidRDefault="00B21286" w:rsidP="00150F9E">
      <w:pPr>
        <w:spacing w:before="240" w:afterLines="80" w:after="192" w:line="23" w:lineRule="atLeast"/>
        <w:rPr>
          <w:u w:val="single"/>
        </w:rPr>
      </w:pPr>
      <w:r w:rsidRPr="0055714C">
        <w:rPr>
          <w:u w:val="single"/>
        </w:rPr>
        <w:t>References</w:t>
      </w:r>
    </w:p>
    <w:p w:rsidR="00B21286" w:rsidRPr="00B21286" w:rsidRDefault="00B21286" w:rsidP="005A3FC5">
      <w:pPr>
        <w:pStyle w:val="Bibliography"/>
        <w:spacing w:line="23" w:lineRule="atLeast"/>
        <w:rPr>
          <w:rFonts w:ascii="Calibri" w:hAnsi="Calibri" w:cs="Calibri"/>
        </w:rPr>
      </w:pPr>
      <w:r>
        <w:fldChar w:fldCharType="begin"/>
      </w:r>
      <w:r>
        <w:instrText xml:space="preserve"> ADDIN ZOTERO_BIBL {"uncited":[],"omitted":[],"custom":[]} CSL_BIBLIOGRAPHY </w:instrText>
      </w:r>
      <w:r>
        <w:fldChar w:fldCharType="separate"/>
      </w:r>
      <w:proofErr w:type="spellStart"/>
      <w:r w:rsidRPr="00B21286">
        <w:rPr>
          <w:rFonts w:ascii="Calibri" w:hAnsi="Calibri" w:cs="Calibri"/>
        </w:rPr>
        <w:t>Athey</w:t>
      </w:r>
      <w:proofErr w:type="spellEnd"/>
      <w:r w:rsidRPr="00B21286">
        <w:rPr>
          <w:rFonts w:ascii="Calibri" w:hAnsi="Calibri" w:cs="Calibri"/>
        </w:rPr>
        <w:t xml:space="preserve">, S., &amp; </w:t>
      </w:r>
      <w:proofErr w:type="spellStart"/>
      <w:r w:rsidRPr="00B21286">
        <w:rPr>
          <w:rFonts w:ascii="Calibri" w:hAnsi="Calibri" w:cs="Calibri"/>
        </w:rPr>
        <w:t>Imbens</w:t>
      </w:r>
      <w:proofErr w:type="spellEnd"/>
      <w:r w:rsidRPr="00B21286">
        <w:rPr>
          <w:rFonts w:ascii="Calibri" w:hAnsi="Calibri" w:cs="Calibri"/>
        </w:rPr>
        <w:t xml:space="preserve">, G. (2015). </w:t>
      </w:r>
      <w:r w:rsidRPr="00B21286">
        <w:rPr>
          <w:rFonts w:ascii="Calibri" w:hAnsi="Calibri" w:cs="Calibri"/>
          <w:i/>
          <w:iCs/>
        </w:rPr>
        <w:t>Recursive Partitioning for Heterogeneous Causal Effects</w:t>
      </w:r>
      <w:r w:rsidRPr="00B21286">
        <w:rPr>
          <w:rFonts w:ascii="Calibri" w:hAnsi="Calibri" w:cs="Calibri"/>
        </w:rPr>
        <w:t>. https://doi.org/10.48550/ARXIV.1504.01132</w:t>
      </w:r>
    </w:p>
    <w:p w:rsidR="00B21286" w:rsidRPr="00B21286" w:rsidRDefault="00B21286" w:rsidP="005A3FC5">
      <w:pPr>
        <w:pStyle w:val="Bibliography"/>
        <w:spacing w:line="23" w:lineRule="atLeast"/>
        <w:rPr>
          <w:rFonts w:ascii="Calibri" w:hAnsi="Calibri" w:cs="Calibri"/>
        </w:rPr>
      </w:pPr>
      <w:proofErr w:type="spellStart"/>
      <w:r w:rsidRPr="00B21286">
        <w:rPr>
          <w:rFonts w:ascii="Calibri" w:hAnsi="Calibri" w:cs="Calibri"/>
        </w:rPr>
        <w:t>Breiman</w:t>
      </w:r>
      <w:proofErr w:type="spellEnd"/>
      <w:r w:rsidRPr="00B21286">
        <w:rPr>
          <w:rFonts w:ascii="Calibri" w:hAnsi="Calibri" w:cs="Calibri"/>
        </w:rPr>
        <w:t xml:space="preserve">, L. (Ed.). (1998). </w:t>
      </w:r>
      <w:r w:rsidRPr="00B21286">
        <w:rPr>
          <w:rFonts w:ascii="Calibri" w:hAnsi="Calibri" w:cs="Calibri"/>
          <w:i/>
          <w:iCs/>
        </w:rPr>
        <w:t>Classification and regression trees</w:t>
      </w:r>
      <w:r w:rsidRPr="00B21286">
        <w:rPr>
          <w:rFonts w:ascii="Calibri" w:hAnsi="Calibri" w:cs="Calibri"/>
        </w:rPr>
        <w:t xml:space="preserve"> (</w:t>
      </w:r>
      <w:proofErr w:type="spellStart"/>
      <w:r w:rsidRPr="00B21286">
        <w:rPr>
          <w:rFonts w:ascii="Calibri" w:hAnsi="Calibri" w:cs="Calibri"/>
        </w:rPr>
        <w:t>Repr</w:t>
      </w:r>
      <w:proofErr w:type="spellEnd"/>
      <w:r w:rsidRPr="00B21286">
        <w:rPr>
          <w:rFonts w:ascii="Calibri" w:hAnsi="Calibri" w:cs="Calibri"/>
        </w:rPr>
        <w:t>). Chapman &amp; Hall [</w:t>
      </w:r>
      <w:proofErr w:type="spellStart"/>
      <w:r w:rsidRPr="00B21286">
        <w:rPr>
          <w:rFonts w:ascii="Calibri" w:hAnsi="Calibri" w:cs="Calibri"/>
        </w:rPr>
        <w:t>u.a</w:t>
      </w:r>
      <w:proofErr w:type="spellEnd"/>
      <w:r w:rsidRPr="00B21286">
        <w:rPr>
          <w:rFonts w:ascii="Calibri" w:hAnsi="Calibri" w:cs="Calibri"/>
        </w:rPr>
        <w:t>.].</w:t>
      </w:r>
    </w:p>
    <w:p w:rsidR="00B21286" w:rsidRPr="00B21286" w:rsidRDefault="00B21286" w:rsidP="005A3FC5">
      <w:pPr>
        <w:pStyle w:val="Bibliography"/>
        <w:spacing w:line="23" w:lineRule="atLeast"/>
        <w:rPr>
          <w:rFonts w:ascii="Calibri" w:hAnsi="Calibri" w:cs="Calibri"/>
        </w:rPr>
      </w:pPr>
      <w:r w:rsidRPr="00B21286">
        <w:rPr>
          <w:rFonts w:ascii="Calibri" w:hAnsi="Calibri" w:cs="Calibri"/>
        </w:rPr>
        <w:t xml:space="preserve">Lumley, T. (2004). Analysis of Complex Survey Samples. </w:t>
      </w:r>
      <w:r w:rsidRPr="00B21286">
        <w:rPr>
          <w:rFonts w:ascii="Calibri" w:hAnsi="Calibri" w:cs="Calibri"/>
          <w:i/>
          <w:iCs/>
        </w:rPr>
        <w:t>Journal of Statistical Software</w:t>
      </w:r>
      <w:r w:rsidRPr="00B21286">
        <w:rPr>
          <w:rFonts w:ascii="Calibri" w:hAnsi="Calibri" w:cs="Calibri"/>
        </w:rPr>
        <w:t xml:space="preserve">, </w:t>
      </w:r>
      <w:r w:rsidRPr="00B21286">
        <w:rPr>
          <w:rFonts w:ascii="Calibri" w:hAnsi="Calibri" w:cs="Calibri"/>
          <w:i/>
          <w:iCs/>
        </w:rPr>
        <w:t>9</w:t>
      </w:r>
      <w:r w:rsidRPr="00B21286">
        <w:rPr>
          <w:rFonts w:ascii="Calibri" w:hAnsi="Calibri" w:cs="Calibri"/>
        </w:rPr>
        <w:t>(8). https://doi.org/10.18637/jss.v009.i08</w:t>
      </w:r>
    </w:p>
    <w:p w:rsidR="00B21286" w:rsidRPr="00B21286" w:rsidRDefault="00B21286" w:rsidP="005A3FC5">
      <w:pPr>
        <w:pStyle w:val="Bibliography"/>
        <w:spacing w:line="23" w:lineRule="atLeast"/>
        <w:rPr>
          <w:rFonts w:ascii="Calibri" w:hAnsi="Calibri" w:cs="Calibri"/>
        </w:rPr>
      </w:pPr>
      <w:proofErr w:type="spellStart"/>
      <w:r w:rsidRPr="00B21286">
        <w:rPr>
          <w:rFonts w:ascii="Calibri" w:hAnsi="Calibri" w:cs="Calibri"/>
        </w:rPr>
        <w:t>Stanfill</w:t>
      </w:r>
      <w:proofErr w:type="spellEnd"/>
      <w:r w:rsidRPr="00B21286">
        <w:rPr>
          <w:rFonts w:ascii="Calibri" w:hAnsi="Calibri" w:cs="Calibri"/>
        </w:rPr>
        <w:t xml:space="preserve">, B., </w:t>
      </w:r>
      <w:proofErr w:type="spellStart"/>
      <w:r w:rsidRPr="00B21286">
        <w:rPr>
          <w:rFonts w:ascii="Calibri" w:hAnsi="Calibri" w:cs="Calibri"/>
        </w:rPr>
        <w:t>Reehl</w:t>
      </w:r>
      <w:proofErr w:type="spellEnd"/>
      <w:r w:rsidRPr="00B21286">
        <w:rPr>
          <w:rFonts w:ascii="Calibri" w:hAnsi="Calibri" w:cs="Calibri"/>
        </w:rPr>
        <w:t xml:space="preserve">, S., </w:t>
      </w:r>
      <w:proofErr w:type="spellStart"/>
      <w:r w:rsidRPr="00B21286">
        <w:rPr>
          <w:rFonts w:ascii="Calibri" w:hAnsi="Calibri" w:cs="Calibri"/>
        </w:rPr>
        <w:t>Bramer</w:t>
      </w:r>
      <w:proofErr w:type="spellEnd"/>
      <w:r w:rsidRPr="00B21286">
        <w:rPr>
          <w:rFonts w:ascii="Calibri" w:hAnsi="Calibri" w:cs="Calibri"/>
        </w:rPr>
        <w:t xml:space="preserve">, L., </w:t>
      </w:r>
      <w:proofErr w:type="spellStart"/>
      <w:r w:rsidRPr="00B21286">
        <w:rPr>
          <w:rFonts w:ascii="Calibri" w:hAnsi="Calibri" w:cs="Calibri"/>
        </w:rPr>
        <w:t>Nakayasu</w:t>
      </w:r>
      <w:proofErr w:type="spellEnd"/>
      <w:r w:rsidRPr="00B21286">
        <w:rPr>
          <w:rFonts w:ascii="Calibri" w:hAnsi="Calibri" w:cs="Calibri"/>
        </w:rPr>
        <w:t xml:space="preserve">, E. S., Rich, S. S., Metz, T. O., </w:t>
      </w:r>
      <w:proofErr w:type="spellStart"/>
      <w:r w:rsidRPr="00B21286">
        <w:rPr>
          <w:rFonts w:ascii="Calibri" w:hAnsi="Calibri" w:cs="Calibri"/>
        </w:rPr>
        <w:t>Rewers</w:t>
      </w:r>
      <w:proofErr w:type="spellEnd"/>
      <w:r w:rsidRPr="00B21286">
        <w:rPr>
          <w:rFonts w:ascii="Calibri" w:hAnsi="Calibri" w:cs="Calibri"/>
        </w:rPr>
        <w:t xml:space="preserve">, M., Webb-Robertson, B.-J., &amp; TEDDY Study Group. (2019). Extending Classification Algorithms to Case-Control Studies. </w:t>
      </w:r>
      <w:r w:rsidRPr="00B21286">
        <w:rPr>
          <w:rFonts w:ascii="Calibri" w:hAnsi="Calibri" w:cs="Calibri"/>
          <w:i/>
          <w:iCs/>
        </w:rPr>
        <w:t>Biomedical Engineering and Computational Biology</w:t>
      </w:r>
      <w:r w:rsidRPr="00B21286">
        <w:rPr>
          <w:rFonts w:ascii="Calibri" w:hAnsi="Calibri" w:cs="Calibri"/>
        </w:rPr>
        <w:t xml:space="preserve">, </w:t>
      </w:r>
      <w:r w:rsidRPr="00B21286">
        <w:rPr>
          <w:rFonts w:ascii="Calibri" w:hAnsi="Calibri" w:cs="Calibri"/>
          <w:i/>
          <w:iCs/>
        </w:rPr>
        <w:t>10</w:t>
      </w:r>
      <w:r w:rsidRPr="00B21286">
        <w:rPr>
          <w:rFonts w:ascii="Calibri" w:hAnsi="Calibri" w:cs="Calibri"/>
        </w:rPr>
        <w:t>, 117959721985895. https://doi.org/10.1177/1179597219858954</w:t>
      </w:r>
    </w:p>
    <w:p w:rsidR="00320907" w:rsidRDefault="00B21286" w:rsidP="005A3FC5">
      <w:pPr>
        <w:spacing w:after="0" w:line="23" w:lineRule="atLeast"/>
      </w:pPr>
      <w:r>
        <w:lastRenderedPageBreak/>
        <w:fldChar w:fldCharType="end"/>
      </w:r>
    </w:p>
    <w:sectPr w:rsidR="00320907">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8FD02BF"/>
    <w:multiLevelType w:val="hybridMultilevel"/>
    <w:tmpl w:val="07E4302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1006966"/>
    <w:multiLevelType w:val="hybridMultilevel"/>
    <w:tmpl w:val="C5469B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56F6575"/>
    <w:multiLevelType w:val="hybridMultilevel"/>
    <w:tmpl w:val="49606396"/>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15:restartNumberingAfterBreak="0">
    <w:nsid w:val="561D696F"/>
    <w:multiLevelType w:val="hybridMultilevel"/>
    <w:tmpl w:val="AA645414"/>
    <w:lvl w:ilvl="0" w:tplc="0409000F">
      <w:numFmt w:val="decimal"/>
      <w:lvlText w:val="%1."/>
      <w:lvlJc w:val="left"/>
      <w:pPr>
        <w:ind w:left="360" w:hanging="360"/>
      </w:pPr>
      <w:rPr>
        <w:rFonts w:hint="default"/>
      </w:rPr>
    </w:lvl>
    <w:lvl w:ilvl="1" w:tplc="0409000F">
      <w:start w:val="1"/>
      <w:numFmt w:val="decimal"/>
      <w:lvlText w:val="%2."/>
      <w:lvlJc w:val="left"/>
      <w:pPr>
        <w:ind w:left="1080" w:hanging="360"/>
      </w:pPr>
      <w:rPr>
        <w:rFonts w:hint="default"/>
      </w:rPr>
    </w:lvl>
    <w:lvl w:ilvl="2" w:tplc="DB8C44EC">
      <w:numFmt w:val="bullet"/>
      <w:lvlText w:val="-"/>
      <w:lvlJc w:val="left"/>
      <w:pPr>
        <w:ind w:left="1980" w:hanging="360"/>
      </w:pPr>
      <w:rPr>
        <w:rFonts w:ascii="Calibri" w:eastAsiaTheme="minorHAnsi" w:hAnsi="Calibri" w:cs="Calibri" w:hint="default"/>
      </w:r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5BD82D69"/>
    <w:multiLevelType w:val="hybridMultilevel"/>
    <w:tmpl w:val="DB6C431A"/>
    <w:lvl w:ilvl="0" w:tplc="0409000F">
      <w:numFmt w:val="decimal"/>
      <w:lvlText w:val="%1."/>
      <w:lvlJc w:val="left"/>
      <w:pPr>
        <w:ind w:left="360" w:hanging="360"/>
      </w:pPr>
      <w:rPr>
        <w:rFonts w:hint="default"/>
      </w:rPr>
    </w:lvl>
    <w:lvl w:ilvl="1" w:tplc="04090005">
      <w:start w:val="1"/>
      <w:numFmt w:val="bullet"/>
      <w:lvlText w:val=""/>
      <w:lvlJc w:val="left"/>
      <w:pPr>
        <w:ind w:left="1080" w:hanging="360"/>
      </w:pPr>
      <w:rPr>
        <w:rFonts w:ascii="Wingdings" w:hAnsi="Wingdings" w:hint="default"/>
      </w:r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1"/>
  </w:num>
  <w:num w:numId="2">
    <w:abstractNumId w:val="4"/>
  </w:num>
  <w:num w:numId="3">
    <w:abstractNumId w:val="2"/>
  </w:num>
  <w:num w:numId="4">
    <w:abstractNumId w:val="3"/>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14DFF"/>
    <w:rsid w:val="00150F9E"/>
    <w:rsid w:val="00314520"/>
    <w:rsid w:val="00320907"/>
    <w:rsid w:val="004B03D4"/>
    <w:rsid w:val="004F2C66"/>
    <w:rsid w:val="00514DFF"/>
    <w:rsid w:val="005422B0"/>
    <w:rsid w:val="0055714C"/>
    <w:rsid w:val="005A3FC5"/>
    <w:rsid w:val="005D3E5A"/>
    <w:rsid w:val="00603E07"/>
    <w:rsid w:val="00902159"/>
    <w:rsid w:val="00937391"/>
    <w:rsid w:val="00B21286"/>
    <w:rsid w:val="00C57A0D"/>
    <w:rsid w:val="00CA7B18"/>
    <w:rsid w:val="00CB550D"/>
    <w:rsid w:val="00D63FCB"/>
    <w:rsid w:val="00EB3314"/>
    <w:rsid w:val="00F72A8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5A165090-71B4-4033-B780-2A652D7715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14DFF"/>
    <w:pPr>
      <w:ind w:left="720"/>
      <w:contextualSpacing/>
    </w:pPr>
  </w:style>
  <w:style w:type="paragraph" w:styleId="Bibliography">
    <w:name w:val="Bibliography"/>
    <w:basedOn w:val="Normal"/>
    <w:next w:val="Normal"/>
    <w:uiPriority w:val="37"/>
    <w:unhideWhenUsed/>
    <w:rsid w:val="00B21286"/>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3.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5" Type="http://schemas.openxmlformats.org/officeDocument/2006/relationships/image" Target="media/image1.png"/><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93</TotalTime>
  <Pages>2</Pages>
  <Words>1266</Words>
  <Characters>7219</Characters>
  <Application>Microsoft Office Word</Application>
  <DocSecurity>0</DocSecurity>
  <Lines>60</Lines>
  <Paragraphs>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46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account</dc:creator>
  <cp:keywords/>
  <dc:description/>
  <cp:lastModifiedBy>Microsoft account</cp:lastModifiedBy>
  <cp:revision>4</cp:revision>
  <dcterms:created xsi:type="dcterms:W3CDTF">2022-08-24T17:26:00Z</dcterms:created>
  <dcterms:modified xsi:type="dcterms:W3CDTF">2022-08-24T20: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2"&gt;&lt;session id="xm99zcXo"/&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